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Supervised by Dr. M. Birna van Riemsdijk</w:t>
      </w:r>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A20348" w:rsidRDefault="004C3E5E" w:rsidP="004C3E5E">
      <w:pPr>
        <w:pStyle w:val="Auteur"/>
        <w:pBdr>
          <w:bottom w:val="none" w:sz="0" w:space="0" w:color="auto"/>
        </w:pBdr>
        <w:jc w:val="center"/>
        <w:rPr>
          <w:lang w:val="nl-NL"/>
        </w:rPr>
      </w:pPr>
      <w:r w:rsidRPr="00A20348">
        <w:rPr>
          <w:lang w:val="nl-NL"/>
        </w:rPr>
        <w:t>19-04-2018</w:t>
      </w:r>
    </w:p>
    <w:p w14:paraId="5407B1CE" w14:textId="77777777" w:rsidR="004C3E5E" w:rsidRPr="00A20348" w:rsidRDefault="004C3E5E" w:rsidP="004C3E5E">
      <w:pPr>
        <w:pStyle w:val="Kop1"/>
        <w:rPr>
          <w:lang w:val="nl-NL"/>
        </w:rPr>
      </w:pPr>
    </w:p>
    <w:p w14:paraId="08691AC0" w14:textId="77777777" w:rsidR="0023772C" w:rsidRPr="008032E0" w:rsidRDefault="0023772C" w:rsidP="0023772C">
      <w:pPr>
        <w:pStyle w:val="Kop1"/>
        <w:jc w:val="right"/>
      </w:pPr>
      <w:bookmarkStart w:id="0" w:name="_Toc511883143"/>
      <w:r>
        <w:t>Synopsis</w:t>
      </w:r>
      <w:bookmarkEnd w:id="0"/>
    </w:p>
    <w:p w14:paraId="4333F724" w14:textId="77777777" w:rsidR="0023772C" w:rsidRDefault="0023772C" w:rsidP="0023772C">
      <w:pPr>
        <w:pStyle w:val="Lijstopsomteken"/>
        <w:numPr>
          <w:ilvl w:val="0"/>
          <w:numId w:val="0"/>
        </w:numPr>
      </w:pPr>
      <w:r>
        <w:t xml:space="preserve">This study will focus on finding what defines an appropriate moment in regards to providing support through a Social Adaptive Electronic Partner (SAEP). </w:t>
      </w:r>
    </w:p>
    <w:p w14:paraId="6A70B1CF" w14:textId="77777777" w:rsidR="004C3E5E" w:rsidRPr="0023772C" w:rsidRDefault="004C3E5E" w:rsidP="004C3E5E">
      <w:pPr>
        <w:sectPr w:rsidR="004C3E5E" w:rsidRPr="0023772C">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380E23E9" w14:textId="2E611DA1" w:rsidR="003A340B"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83143" w:history="1">
            <w:r w:rsidR="003A340B" w:rsidRPr="00FD3B7A">
              <w:rPr>
                <w:rStyle w:val="Hyperlink"/>
                <w:noProof/>
              </w:rPr>
              <w:t>Synopsis</w:t>
            </w:r>
            <w:r w:rsidR="003A340B">
              <w:rPr>
                <w:noProof/>
                <w:webHidden/>
              </w:rPr>
              <w:tab/>
            </w:r>
            <w:r w:rsidR="003A340B">
              <w:rPr>
                <w:noProof/>
                <w:webHidden/>
              </w:rPr>
              <w:fldChar w:fldCharType="begin"/>
            </w:r>
            <w:r w:rsidR="003A340B">
              <w:rPr>
                <w:noProof/>
                <w:webHidden/>
              </w:rPr>
              <w:instrText xml:space="preserve"> PAGEREF _Toc511883143 \h </w:instrText>
            </w:r>
            <w:r w:rsidR="003A340B">
              <w:rPr>
                <w:noProof/>
                <w:webHidden/>
              </w:rPr>
            </w:r>
            <w:r w:rsidR="003A340B">
              <w:rPr>
                <w:noProof/>
                <w:webHidden/>
              </w:rPr>
              <w:fldChar w:fldCharType="separate"/>
            </w:r>
            <w:r w:rsidR="003A340B">
              <w:rPr>
                <w:noProof/>
                <w:webHidden/>
              </w:rPr>
              <w:t>2</w:t>
            </w:r>
            <w:r w:rsidR="003A340B">
              <w:rPr>
                <w:noProof/>
                <w:webHidden/>
              </w:rPr>
              <w:fldChar w:fldCharType="end"/>
            </w:r>
          </w:hyperlink>
        </w:p>
        <w:p w14:paraId="11846502" w14:textId="2A15766E"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44" w:history="1">
            <w:r w:rsidRPr="00FD3B7A">
              <w:rPr>
                <w:rStyle w:val="Hyperlink"/>
                <w:noProof/>
              </w:rPr>
              <w:t>1 Project fundamentals</w:t>
            </w:r>
            <w:r>
              <w:rPr>
                <w:noProof/>
                <w:webHidden/>
              </w:rPr>
              <w:tab/>
            </w:r>
            <w:r>
              <w:rPr>
                <w:noProof/>
                <w:webHidden/>
              </w:rPr>
              <w:fldChar w:fldCharType="begin"/>
            </w:r>
            <w:r>
              <w:rPr>
                <w:noProof/>
                <w:webHidden/>
              </w:rPr>
              <w:instrText xml:space="preserve"> PAGEREF _Toc511883144 \h </w:instrText>
            </w:r>
            <w:r>
              <w:rPr>
                <w:noProof/>
                <w:webHidden/>
              </w:rPr>
            </w:r>
            <w:r>
              <w:rPr>
                <w:noProof/>
                <w:webHidden/>
              </w:rPr>
              <w:fldChar w:fldCharType="separate"/>
            </w:r>
            <w:r>
              <w:rPr>
                <w:noProof/>
                <w:webHidden/>
              </w:rPr>
              <w:t>4</w:t>
            </w:r>
            <w:r>
              <w:rPr>
                <w:noProof/>
                <w:webHidden/>
              </w:rPr>
              <w:fldChar w:fldCharType="end"/>
            </w:r>
          </w:hyperlink>
        </w:p>
        <w:p w14:paraId="1F23BC85" w14:textId="56EE57A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5" w:history="1">
            <w:r w:rsidRPr="00FD3B7A">
              <w:rPr>
                <w:rStyle w:val="Hyperlink"/>
                <w:noProof/>
              </w:rPr>
              <w:t>1.1</w:t>
            </w:r>
            <w:r>
              <w:rPr>
                <w:rFonts w:eastAsiaTheme="minorEastAsia" w:cstheme="minorBidi"/>
                <w:iCs w:val="0"/>
                <w:noProof/>
                <w:color w:val="auto"/>
                <w:sz w:val="24"/>
                <w:szCs w:val="24"/>
                <w:lang w:val="nl-NL" w:eastAsia="nl-NL" w:bidi="ar-SA"/>
              </w:rPr>
              <w:tab/>
            </w:r>
            <w:r w:rsidRPr="00FD3B7A">
              <w:rPr>
                <w:rStyle w:val="Hyperlink"/>
                <w:noProof/>
              </w:rPr>
              <w:t>Introduction</w:t>
            </w:r>
            <w:r>
              <w:rPr>
                <w:noProof/>
                <w:webHidden/>
              </w:rPr>
              <w:tab/>
            </w:r>
            <w:r>
              <w:rPr>
                <w:noProof/>
                <w:webHidden/>
              </w:rPr>
              <w:fldChar w:fldCharType="begin"/>
            </w:r>
            <w:r>
              <w:rPr>
                <w:noProof/>
                <w:webHidden/>
              </w:rPr>
              <w:instrText xml:space="preserve"> PAGEREF _Toc511883145 \h </w:instrText>
            </w:r>
            <w:r>
              <w:rPr>
                <w:noProof/>
                <w:webHidden/>
              </w:rPr>
            </w:r>
            <w:r>
              <w:rPr>
                <w:noProof/>
                <w:webHidden/>
              </w:rPr>
              <w:fldChar w:fldCharType="separate"/>
            </w:r>
            <w:r>
              <w:rPr>
                <w:noProof/>
                <w:webHidden/>
              </w:rPr>
              <w:t>4</w:t>
            </w:r>
            <w:r>
              <w:rPr>
                <w:noProof/>
                <w:webHidden/>
              </w:rPr>
              <w:fldChar w:fldCharType="end"/>
            </w:r>
          </w:hyperlink>
        </w:p>
        <w:p w14:paraId="3903F609" w14:textId="25570844"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6" w:history="1">
            <w:r w:rsidRPr="00FD3B7A">
              <w:rPr>
                <w:rStyle w:val="Hyperlink"/>
                <w:noProof/>
              </w:rPr>
              <w:t>1.2</w:t>
            </w:r>
            <w:r>
              <w:rPr>
                <w:rFonts w:eastAsiaTheme="minorEastAsia" w:cstheme="minorBidi"/>
                <w:iCs w:val="0"/>
                <w:noProof/>
                <w:color w:val="auto"/>
                <w:sz w:val="24"/>
                <w:szCs w:val="24"/>
                <w:lang w:val="nl-NL" w:eastAsia="nl-NL" w:bidi="ar-SA"/>
              </w:rPr>
              <w:tab/>
            </w:r>
            <w:r w:rsidRPr="00FD3B7A">
              <w:rPr>
                <w:rStyle w:val="Hyperlink"/>
                <w:noProof/>
              </w:rPr>
              <w:t>State of the art</w:t>
            </w:r>
            <w:r>
              <w:rPr>
                <w:noProof/>
                <w:webHidden/>
              </w:rPr>
              <w:tab/>
            </w:r>
            <w:r>
              <w:rPr>
                <w:noProof/>
                <w:webHidden/>
              </w:rPr>
              <w:fldChar w:fldCharType="begin"/>
            </w:r>
            <w:r>
              <w:rPr>
                <w:noProof/>
                <w:webHidden/>
              </w:rPr>
              <w:instrText xml:space="preserve"> PAGEREF _Toc511883146 \h </w:instrText>
            </w:r>
            <w:r>
              <w:rPr>
                <w:noProof/>
                <w:webHidden/>
              </w:rPr>
            </w:r>
            <w:r>
              <w:rPr>
                <w:noProof/>
                <w:webHidden/>
              </w:rPr>
              <w:fldChar w:fldCharType="separate"/>
            </w:r>
            <w:r>
              <w:rPr>
                <w:noProof/>
                <w:webHidden/>
              </w:rPr>
              <w:t>5</w:t>
            </w:r>
            <w:r>
              <w:rPr>
                <w:noProof/>
                <w:webHidden/>
              </w:rPr>
              <w:fldChar w:fldCharType="end"/>
            </w:r>
          </w:hyperlink>
        </w:p>
        <w:p w14:paraId="68028831" w14:textId="7B70F1A8"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7" w:history="1">
            <w:r w:rsidRPr="00FD3B7A">
              <w:rPr>
                <w:rStyle w:val="Hyperlink"/>
                <w:noProof/>
              </w:rPr>
              <w:t>1.2.1</w:t>
            </w:r>
            <w:r>
              <w:rPr>
                <w:rFonts w:eastAsiaTheme="minorEastAsia" w:cstheme="minorBidi"/>
                <w:noProof/>
                <w:color w:val="auto"/>
                <w:sz w:val="24"/>
                <w:szCs w:val="24"/>
                <w:lang w:val="nl-NL" w:eastAsia="nl-NL" w:bidi="ar-SA"/>
              </w:rPr>
              <w:tab/>
            </w:r>
            <w:r w:rsidRPr="00FD3B7A">
              <w:rPr>
                <w:rStyle w:val="Hyperlink"/>
                <w:noProof/>
              </w:rPr>
              <w:t>Existing implementations</w:t>
            </w:r>
            <w:r>
              <w:rPr>
                <w:noProof/>
                <w:webHidden/>
              </w:rPr>
              <w:tab/>
            </w:r>
            <w:r>
              <w:rPr>
                <w:noProof/>
                <w:webHidden/>
              </w:rPr>
              <w:fldChar w:fldCharType="begin"/>
            </w:r>
            <w:r>
              <w:rPr>
                <w:noProof/>
                <w:webHidden/>
              </w:rPr>
              <w:instrText xml:space="preserve"> PAGEREF _Toc511883147 \h </w:instrText>
            </w:r>
            <w:r>
              <w:rPr>
                <w:noProof/>
                <w:webHidden/>
              </w:rPr>
            </w:r>
            <w:r>
              <w:rPr>
                <w:noProof/>
                <w:webHidden/>
              </w:rPr>
              <w:fldChar w:fldCharType="separate"/>
            </w:r>
            <w:r>
              <w:rPr>
                <w:noProof/>
                <w:webHidden/>
              </w:rPr>
              <w:t>5</w:t>
            </w:r>
            <w:r>
              <w:rPr>
                <w:noProof/>
                <w:webHidden/>
              </w:rPr>
              <w:fldChar w:fldCharType="end"/>
            </w:r>
          </w:hyperlink>
        </w:p>
        <w:p w14:paraId="442FA03C" w14:textId="650D04FE"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8" w:history="1">
            <w:r w:rsidRPr="00FD3B7A">
              <w:rPr>
                <w:rStyle w:val="Hyperlink"/>
                <w:noProof/>
              </w:rPr>
              <w:t>1.2.2</w:t>
            </w:r>
            <w:r>
              <w:rPr>
                <w:rFonts w:eastAsiaTheme="minorEastAsia" w:cstheme="minorBidi"/>
                <w:noProof/>
                <w:color w:val="auto"/>
                <w:sz w:val="24"/>
                <w:szCs w:val="24"/>
                <w:lang w:val="nl-NL" w:eastAsia="nl-NL" w:bidi="ar-SA"/>
              </w:rPr>
              <w:tab/>
            </w:r>
            <w:r w:rsidRPr="00FD3B7A">
              <w:rPr>
                <w:rStyle w:val="Hyperlink"/>
                <w:noProof/>
              </w:rPr>
              <w:t>blah</w:t>
            </w:r>
            <w:r>
              <w:rPr>
                <w:noProof/>
                <w:webHidden/>
              </w:rPr>
              <w:tab/>
            </w:r>
            <w:r>
              <w:rPr>
                <w:noProof/>
                <w:webHidden/>
              </w:rPr>
              <w:fldChar w:fldCharType="begin"/>
            </w:r>
            <w:r>
              <w:rPr>
                <w:noProof/>
                <w:webHidden/>
              </w:rPr>
              <w:instrText xml:space="preserve"> PAGEREF _Toc511883148 \h </w:instrText>
            </w:r>
            <w:r>
              <w:rPr>
                <w:noProof/>
                <w:webHidden/>
              </w:rPr>
            </w:r>
            <w:r>
              <w:rPr>
                <w:noProof/>
                <w:webHidden/>
              </w:rPr>
              <w:fldChar w:fldCharType="separate"/>
            </w:r>
            <w:r>
              <w:rPr>
                <w:noProof/>
                <w:webHidden/>
              </w:rPr>
              <w:t>5</w:t>
            </w:r>
            <w:r>
              <w:rPr>
                <w:noProof/>
                <w:webHidden/>
              </w:rPr>
              <w:fldChar w:fldCharType="end"/>
            </w:r>
          </w:hyperlink>
        </w:p>
        <w:p w14:paraId="7222EEDE" w14:textId="14DA26A9"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9" w:history="1">
            <w:r w:rsidRPr="00FD3B7A">
              <w:rPr>
                <w:rStyle w:val="Hyperlink"/>
                <w:noProof/>
              </w:rPr>
              <w:t>1.3</w:t>
            </w:r>
            <w:r>
              <w:rPr>
                <w:rFonts w:eastAsiaTheme="minorEastAsia" w:cstheme="minorBidi"/>
                <w:iCs w:val="0"/>
                <w:noProof/>
                <w:color w:val="auto"/>
                <w:sz w:val="24"/>
                <w:szCs w:val="24"/>
                <w:lang w:val="nl-NL" w:eastAsia="nl-NL" w:bidi="ar-SA"/>
              </w:rPr>
              <w:tab/>
            </w:r>
            <w:r w:rsidRPr="00FD3B7A">
              <w:rPr>
                <w:rStyle w:val="Hyperlink"/>
                <w:noProof/>
              </w:rPr>
              <w:t>Research description</w:t>
            </w:r>
            <w:r>
              <w:rPr>
                <w:noProof/>
                <w:webHidden/>
              </w:rPr>
              <w:tab/>
            </w:r>
            <w:r>
              <w:rPr>
                <w:noProof/>
                <w:webHidden/>
              </w:rPr>
              <w:fldChar w:fldCharType="begin"/>
            </w:r>
            <w:r>
              <w:rPr>
                <w:noProof/>
                <w:webHidden/>
              </w:rPr>
              <w:instrText xml:space="preserve"> PAGEREF _Toc511883149 \h </w:instrText>
            </w:r>
            <w:r>
              <w:rPr>
                <w:noProof/>
                <w:webHidden/>
              </w:rPr>
            </w:r>
            <w:r>
              <w:rPr>
                <w:noProof/>
                <w:webHidden/>
              </w:rPr>
              <w:fldChar w:fldCharType="separate"/>
            </w:r>
            <w:r>
              <w:rPr>
                <w:noProof/>
                <w:webHidden/>
              </w:rPr>
              <w:t>5</w:t>
            </w:r>
            <w:r>
              <w:rPr>
                <w:noProof/>
                <w:webHidden/>
              </w:rPr>
              <w:fldChar w:fldCharType="end"/>
            </w:r>
          </w:hyperlink>
        </w:p>
        <w:p w14:paraId="4132A905" w14:textId="27259E26"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0" w:history="1">
            <w:r w:rsidRPr="00FD3B7A">
              <w:rPr>
                <w:rStyle w:val="Hyperlink"/>
                <w:noProof/>
              </w:rPr>
              <w:t>2 Planning</w:t>
            </w:r>
            <w:r>
              <w:rPr>
                <w:noProof/>
                <w:webHidden/>
              </w:rPr>
              <w:tab/>
            </w:r>
            <w:r>
              <w:rPr>
                <w:noProof/>
                <w:webHidden/>
              </w:rPr>
              <w:fldChar w:fldCharType="begin"/>
            </w:r>
            <w:r>
              <w:rPr>
                <w:noProof/>
                <w:webHidden/>
              </w:rPr>
              <w:instrText xml:space="preserve"> PAGEREF _Toc511883150 \h </w:instrText>
            </w:r>
            <w:r>
              <w:rPr>
                <w:noProof/>
                <w:webHidden/>
              </w:rPr>
            </w:r>
            <w:r>
              <w:rPr>
                <w:noProof/>
                <w:webHidden/>
              </w:rPr>
              <w:fldChar w:fldCharType="separate"/>
            </w:r>
            <w:r>
              <w:rPr>
                <w:noProof/>
                <w:webHidden/>
              </w:rPr>
              <w:t>7</w:t>
            </w:r>
            <w:r>
              <w:rPr>
                <w:noProof/>
                <w:webHidden/>
              </w:rPr>
              <w:fldChar w:fldCharType="end"/>
            </w:r>
          </w:hyperlink>
        </w:p>
        <w:p w14:paraId="4F8AEDB9" w14:textId="394E48F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1" w:history="1">
            <w:r w:rsidRPr="00FD3B7A">
              <w:rPr>
                <w:rStyle w:val="Hyperlink"/>
                <w:noProof/>
              </w:rPr>
              <w:t>2.1</w:t>
            </w:r>
            <w:r>
              <w:rPr>
                <w:rFonts w:eastAsiaTheme="minorEastAsia" w:cstheme="minorBidi"/>
                <w:iCs w:val="0"/>
                <w:noProof/>
                <w:color w:val="auto"/>
                <w:sz w:val="24"/>
                <w:szCs w:val="24"/>
                <w:lang w:val="nl-NL" w:eastAsia="nl-NL" w:bidi="ar-SA"/>
              </w:rPr>
              <w:tab/>
            </w:r>
            <w:r w:rsidRPr="00FD3B7A">
              <w:rPr>
                <w:rStyle w:val="Hyperlink"/>
                <w:noProof/>
              </w:rPr>
              <w:t>Staging</w:t>
            </w:r>
            <w:r>
              <w:rPr>
                <w:noProof/>
                <w:webHidden/>
              </w:rPr>
              <w:tab/>
            </w:r>
            <w:r>
              <w:rPr>
                <w:noProof/>
                <w:webHidden/>
              </w:rPr>
              <w:fldChar w:fldCharType="begin"/>
            </w:r>
            <w:r>
              <w:rPr>
                <w:noProof/>
                <w:webHidden/>
              </w:rPr>
              <w:instrText xml:space="preserve"> PAGEREF _Toc511883151 \h </w:instrText>
            </w:r>
            <w:r>
              <w:rPr>
                <w:noProof/>
                <w:webHidden/>
              </w:rPr>
            </w:r>
            <w:r>
              <w:rPr>
                <w:noProof/>
                <w:webHidden/>
              </w:rPr>
              <w:fldChar w:fldCharType="separate"/>
            </w:r>
            <w:r>
              <w:rPr>
                <w:noProof/>
                <w:webHidden/>
              </w:rPr>
              <w:t>7</w:t>
            </w:r>
            <w:r>
              <w:rPr>
                <w:noProof/>
                <w:webHidden/>
              </w:rPr>
              <w:fldChar w:fldCharType="end"/>
            </w:r>
          </w:hyperlink>
        </w:p>
        <w:p w14:paraId="1FCEA1EF" w14:textId="67FA73A2"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2" w:history="1">
            <w:r w:rsidRPr="00FD3B7A">
              <w:rPr>
                <w:rStyle w:val="Hyperlink"/>
                <w:noProof/>
              </w:rPr>
              <w:t>2.2</w:t>
            </w:r>
            <w:r>
              <w:rPr>
                <w:rFonts w:eastAsiaTheme="minorEastAsia" w:cstheme="minorBidi"/>
                <w:iCs w:val="0"/>
                <w:noProof/>
                <w:color w:val="auto"/>
                <w:sz w:val="24"/>
                <w:szCs w:val="24"/>
                <w:lang w:val="nl-NL" w:eastAsia="nl-NL" w:bidi="ar-SA"/>
              </w:rPr>
              <w:tab/>
            </w:r>
            <w:r w:rsidRPr="00FD3B7A">
              <w:rPr>
                <w:rStyle w:val="Hyperlink"/>
                <w:noProof/>
              </w:rPr>
              <w:t>Deliverables</w:t>
            </w:r>
            <w:r>
              <w:rPr>
                <w:noProof/>
                <w:webHidden/>
              </w:rPr>
              <w:tab/>
            </w:r>
            <w:r>
              <w:rPr>
                <w:noProof/>
                <w:webHidden/>
              </w:rPr>
              <w:fldChar w:fldCharType="begin"/>
            </w:r>
            <w:r>
              <w:rPr>
                <w:noProof/>
                <w:webHidden/>
              </w:rPr>
              <w:instrText xml:space="preserve"> PAGEREF _Toc511883152 \h </w:instrText>
            </w:r>
            <w:r>
              <w:rPr>
                <w:noProof/>
                <w:webHidden/>
              </w:rPr>
            </w:r>
            <w:r>
              <w:rPr>
                <w:noProof/>
                <w:webHidden/>
              </w:rPr>
              <w:fldChar w:fldCharType="separate"/>
            </w:r>
            <w:r>
              <w:rPr>
                <w:noProof/>
                <w:webHidden/>
              </w:rPr>
              <w:t>7</w:t>
            </w:r>
            <w:r>
              <w:rPr>
                <w:noProof/>
                <w:webHidden/>
              </w:rPr>
              <w:fldChar w:fldCharType="end"/>
            </w:r>
          </w:hyperlink>
        </w:p>
        <w:p w14:paraId="55270B7D" w14:textId="463581D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3" w:history="1">
            <w:r w:rsidRPr="00FD3B7A">
              <w:rPr>
                <w:rStyle w:val="Hyperlink"/>
                <w:noProof/>
              </w:rPr>
              <w:t>2.3</w:t>
            </w:r>
            <w:r>
              <w:rPr>
                <w:rFonts w:eastAsiaTheme="minorEastAsia" w:cstheme="minorBidi"/>
                <w:iCs w:val="0"/>
                <w:noProof/>
                <w:color w:val="auto"/>
                <w:sz w:val="24"/>
                <w:szCs w:val="24"/>
                <w:lang w:val="nl-NL" w:eastAsia="nl-NL" w:bidi="ar-SA"/>
              </w:rPr>
              <w:tab/>
            </w:r>
            <w:r w:rsidRPr="00FD3B7A">
              <w:rPr>
                <w:rStyle w:val="Hyperlink"/>
                <w:noProof/>
              </w:rPr>
              <w:t>Risk analysis</w:t>
            </w:r>
            <w:r>
              <w:rPr>
                <w:noProof/>
                <w:webHidden/>
              </w:rPr>
              <w:tab/>
            </w:r>
            <w:r>
              <w:rPr>
                <w:noProof/>
                <w:webHidden/>
              </w:rPr>
              <w:fldChar w:fldCharType="begin"/>
            </w:r>
            <w:r>
              <w:rPr>
                <w:noProof/>
                <w:webHidden/>
              </w:rPr>
              <w:instrText xml:space="preserve"> PAGEREF _Toc511883153 \h </w:instrText>
            </w:r>
            <w:r>
              <w:rPr>
                <w:noProof/>
                <w:webHidden/>
              </w:rPr>
            </w:r>
            <w:r>
              <w:rPr>
                <w:noProof/>
                <w:webHidden/>
              </w:rPr>
              <w:fldChar w:fldCharType="separate"/>
            </w:r>
            <w:r>
              <w:rPr>
                <w:noProof/>
                <w:webHidden/>
              </w:rPr>
              <w:t>7</w:t>
            </w:r>
            <w:r>
              <w:rPr>
                <w:noProof/>
                <w:webHidden/>
              </w:rPr>
              <w:fldChar w:fldCharType="end"/>
            </w:r>
          </w:hyperlink>
        </w:p>
        <w:p w14:paraId="55F0A70E" w14:textId="72C7D01A"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4" w:history="1">
            <w:r w:rsidRPr="00FD3B7A">
              <w:rPr>
                <w:rStyle w:val="Hyperlink"/>
                <w:noProof/>
              </w:rPr>
              <w:t>2.4</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4 \h </w:instrText>
            </w:r>
            <w:r>
              <w:rPr>
                <w:noProof/>
                <w:webHidden/>
              </w:rPr>
            </w:r>
            <w:r>
              <w:rPr>
                <w:noProof/>
                <w:webHidden/>
              </w:rPr>
              <w:fldChar w:fldCharType="separate"/>
            </w:r>
            <w:r>
              <w:rPr>
                <w:noProof/>
                <w:webHidden/>
              </w:rPr>
              <w:t>7</w:t>
            </w:r>
            <w:r>
              <w:rPr>
                <w:noProof/>
                <w:webHidden/>
              </w:rPr>
              <w:fldChar w:fldCharType="end"/>
            </w:r>
          </w:hyperlink>
        </w:p>
        <w:p w14:paraId="0C45AC77" w14:textId="20C87B27"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5" w:history="1">
            <w:r w:rsidRPr="00FD3B7A">
              <w:rPr>
                <w:rStyle w:val="Hyperlink"/>
                <w:noProof/>
              </w:rPr>
              <w:t>3 Personalia</w:t>
            </w:r>
            <w:r>
              <w:rPr>
                <w:noProof/>
                <w:webHidden/>
              </w:rPr>
              <w:tab/>
            </w:r>
            <w:r>
              <w:rPr>
                <w:noProof/>
                <w:webHidden/>
              </w:rPr>
              <w:fldChar w:fldCharType="begin"/>
            </w:r>
            <w:r>
              <w:rPr>
                <w:noProof/>
                <w:webHidden/>
              </w:rPr>
              <w:instrText xml:space="preserve"> PAGEREF _Toc511883155 \h </w:instrText>
            </w:r>
            <w:r>
              <w:rPr>
                <w:noProof/>
                <w:webHidden/>
              </w:rPr>
            </w:r>
            <w:r>
              <w:rPr>
                <w:noProof/>
                <w:webHidden/>
              </w:rPr>
              <w:fldChar w:fldCharType="separate"/>
            </w:r>
            <w:r>
              <w:rPr>
                <w:noProof/>
                <w:webHidden/>
              </w:rPr>
              <w:t>8</w:t>
            </w:r>
            <w:r>
              <w:rPr>
                <w:noProof/>
                <w:webHidden/>
              </w:rPr>
              <w:fldChar w:fldCharType="end"/>
            </w:r>
          </w:hyperlink>
        </w:p>
        <w:p w14:paraId="67F605AE" w14:textId="05D6F958"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6" w:history="1">
            <w:r w:rsidRPr="00FD3B7A">
              <w:rPr>
                <w:rStyle w:val="Hyperlink"/>
                <w:noProof/>
              </w:rPr>
              <w:t>2.5</w:t>
            </w:r>
            <w:r>
              <w:rPr>
                <w:rFonts w:eastAsiaTheme="minorEastAsia" w:cstheme="minorBidi"/>
                <w:iCs w:val="0"/>
                <w:noProof/>
                <w:color w:val="auto"/>
                <w:sz w:val="24"/>
                <w:szCs w:val="24"/>
                <w:lang w:val="nl-NL" w:eastAsia="nl-NL" w:bidi="ar-SA"/>
              </w:rPr>
              <w:tab/>
            </w:r>
            <w:r w:rsidRPr="00FD3B7A">
              <w:rPr>
                <w:rStyle w:val="Hyperlink"/>
                <w:noProof/>
              </w:rPr>
              <w:t>Contact details</w:t>
            </w:r>
            <w:r>
              <w:rPr>
                <w:noProof/>
                <w:webHidden/>
              </w:rPr>
              <w:tab/>
            </w:r>
            <w:r>
              <w:rPr>
                <w:noProof/>
                <w:webHidden/>
              </w:rPr>
              <w:fldChar w:fldCharType="begin"/>
            </w:r>
            <w:r>
              <w:rPr>
                <w:noProof/>
                <w:webHidden/>
              </w:rPr>
              <w:instrText xml:space="preserve"> PAGEREF _Toc511883156 \h </w:instrText>
            </w:r>
            <w:r>
              <w:rPr>
                <w:noProof/>
                <w:webHidden/>
              </w:rPr>
            </w:r>
            <w:r>
              <w:rPr>
                <w:noProof/>
                <w:webHidden/>
              </w:rPr>
              <w:fldChar w:fldCharType="separate"/>
            </w:r>
            <w:r>
              <w:rPr>
                <w:noProof/>
                <w:webHidden/>
              </w:rPr>
              <w:t>8</w:t>
            </w:r>
            <w:r>
              <w:rPr>
                <w:noProof/>
                <w:webHidden/>
              </w:rPr>
              <w:fldChar w:fldCharType="end"/>
            </w:r>
          </w:hyperlink>
        </w:p>
        <w:p w14:paraId="6444C3BE" w14:textId="5EE48A27"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7" w:history="1">
            <w:r w:rsidRPr="00FD3B7A">
              <w:rPr>
                <w:rStyle w:val="Hyperlink"/>
                <w:noProof/>
              </w:rPr>
              <w:t>2.6</w:t>
            </w:r>
            <w:r>
              <w:rPr>
                <w:rFonts w:eastAsiaTheme="minorEastAsia" w:cstheme="minorBidi"/>
                <w:iCs w:val="0"/>
                <w:noProof/>
                <w:color w:val="auto"/>
                <w:sz w:val="24"/>
                <w:szCs w:val="24"/>
                <w:lang w:val="nl-NL" w:eastAsia="nl-NL" w:bidi="ar-SA"/>
              </w:rPr>
              <w:tab/>
            </w:r>
            <w:r w:rsidRPr="00FD3B7A">
              <w:rPr>
                <w:rStyle w:val="Hyperlink"/>
                <w:noProof/>
              </w:rPr>
              <w:t>Supervision</w:t>
            </w:r>
            <w:r>
              <w:rPr>
                <w:noProof/>
                <w:webHidden/>
              </w:rPr>
              <w:tab/>
            </w:r>
            <w:r>
              <w:rPr>
                <w:noProof/>
                <w:webHidden/>
              </w:rPr>
              <w:fldChar w:fldCharType="begin"/>
            </w:r>
            <w:r>
              <w:rPr>
                <w:noProof/>
                <w:webHidden/>
              </w:rPr>
              <w:instrText xml:space="preserve"> PAGEREF _Toc511883157 \h </w:instrText>
            </w:r>
            <w:r>
              <w:rPr>
                <w:noProof/>
                <w:webHidden/>
              </w:rPr>
            </w:r>
            <w:r>
              <w:rPr>
                <w:noProof/>
                <w:webHidden/>
              </w:rPr>
              <w:fldChar w:fldCharType="separate"/>
            </w:r>
            <w:r>
              <w:rPr>
                <w:noProof/>
                <w:webHidden/>
              </w:rPr>
              <w:t>8</w:t>
            </w:r>
            <w:r>
              <w:rPr>
                <w:noProof/>
                <w:webHidden/>
              </w:rPr>
              <w:fldChar w:fldCharType="end"/>
            </w:r>
          </w:hyperlink>
        </w:p>
        <w:p w14:paraId="3D164091" w14:textId="6320B97E"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8" w:history="1">
            <w:r w:rsidRPr="00FD3B7A">
              <w:rPr>
                <w:rStyle w:val="Hyperlink"/>
                <w:noProof/>
              </w:rPr>
              <w:t>2.7</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8 \h </w:instrText>
            </w:r>
            <w:r>
              <w:rPr>
                <w:noProof/>
                <w:webHidden/>
              </w:rPr>
            </w:r>
            <w:r>
              <w:rPr>
                <w:noProof/>
                <w:webHidden/>
              </w:rPr>
              <w:fldChar w:fldCharType="separate"/>
            </w:r>
            <w:r>
              <w:rPr>
                <w:noProof/>
                <w:webHidden/>
              </w:rPr>
              <w:t>8</w:t>
            </w:r>
            <w:r>
              <w:rPr>
                <w:noProof/>
                <w:webHidden/>
              </w:rPr>
              <w:fldChar w:fldCharType="end"/>
            </w:r>
          </w:hyperlink>
        </w:p>
        <w:p w14:paraId="19B7CDC6" w14:textId="6F131904"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9" w:history="1">
            <w:r w:rsidRPr="00FD3B7A">
              <w:rPr>
                <w:rStyle w:val="Hyperlink"/>
                <w:noProof/>
              </w:rPr>
              <w:t>4 References</w:t>
            </w:r>
            <w:r>
              <w:rPr>
                <w:noProof/>
                <w:webHidden/>
              </w:rPr>
              <w:tab/>
            </w:r>
            <w:r>
              <w:rPr>
                <w:noProof/>
                <w:webHidden/>
              </w:rPr>
              <w:fldChar w:fldCharType="begin"/>
            </w:r>
            <w:r>
              <w:rPr>
                <w:noProof/>
                <w:webHidden/>
              </w:rPr>
              <w:instrText xml:space="preserve"> PAGEREF _Toc511883159 \h </w:instrText>
            </w:r>
            <w:r>
              <w:rPr>
                <w:noProof/>
                <w:webHidden/>
              </w:rPr>
            </w:r>
            <w:r>
              <w:rPr>
                <w:noProof/>
                <w:webHidden/>
              </w:rPr>
              <w:fldChar w:fldCharType="separate"/>
            </w:r>
            <w:r>
              <w:rPr>
                <w:noProof/>
                <w:webHidden/>
              </w:rPr>
              <w:t>9</w:t>
            </w:r>
            <w:r>
              <w:rPr>
                <w:noProof/>
                <w:webHidden/>
              </w:rPr>
              <w:fldChar w:fldCharType="end"/>
            </w:r>
          </w:hyperlink>
        </w:p>
        <w:p w14:paraId="2C918459" w14:textId="12B4AAEE"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83144"/>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83145"/>
      <w:r>
        <w:t>Introduction</w:t>
      </w:r>
      <w:bookmarkEnd w:id="2"/>
    </w:p>
    <w:p w14:paraId="3343BDCD" w14:textId="6C135902"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7F2CDC2C" w:rsidR="00367147" w:rsidRDefault="00640536" w:rsidP="008B1C51">
      <w:r>
        <w:t>But what actually is an appropriate time? The appropriate time for feedback is inherently linked to the nature of the user’s action. To illustrate this, consi</w:t>
      </w:r>
      <w:r w:rsidR="007D2486">
        <w:t>der the following example</w:t>
      </w:r>
      <w:r>
        <w:t>.</w:t>
      </w:r>
    </w:p>
    <w:p w14:paraId="5BD369A7" w14:textId="77777777" w:rsidR="00705FAB" w:rsidRDefault="00640536" w:rsidP="00705FAB">
      <w:pPr>
        <w:pStyle w:val="Citaat"/>
      </w:pPr>
      <w:r w:rsidRPr="007D2486">
        <w:t xml:space="preserve">Our user, Joanna, forgets to call an important client during the day. </w:t>
      </w:r>
      <w:r w:rsidR="0052331F">
        <w:t>She wants to be reminded the next day at wo</w:t>
      </w:r>
      <w:r w:rsidR="00705FAB">
        <w:t>rk.</w:t>
      </w:r>
    </w:p>
    <w:p w14:paraId="445AFEC1" w14:textId="4C24E932"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 ignore the phone </w:t>
      </w:r>
      <w:r w:rsidR="00974E15">
        <w:t xml:space="preserve">and forget about it once again, because at that moment, </w:t>
      </w:r>
      <w:r>
        <w:t>the meeting has a higher value to her. Ideally, her phone would analyze her schedule and remind her outside of meetings and before the end the day.</w:t>
      </w:r>
    </w:p>
    <w:p w14:paraId="14202490" w14:textId="17550F41" w:rsidR="00DA0B91" w:rsidRPr="00DA0B91" w:rsidRDefault="0052331F" w:rsidP="00DA0B91">
      <w:r>
        <w:t xml:space="preserve">The difficulty of this lies in </w:t>
      </w:r>
      <w:r w:rsidR="00705FAB">
        <w:t xml:space="preserve">the generalization. While the above example can be implemented relatively easy at design time, </w:t>
      </w:r>
      <w:r w:rsidR="00DA0B91">
        <w:t xml:space="preserve">it is likely not to be able to handle diversions from normal behavior. </w:t>
      </w:r>
      <w:r w:rsidR="00DA0B91" w:rsidRPr="00DA0B91">
        <w:t>Existing technologies are often</w:t>
      </w:r>
      <w:r w:rsidR="007358D0">
        <w:t xml:space="preserve"> made by hardwiring norms and as such are very rigid und unable to adapt to evolving norms</w:t>
      </w:r>
      <w:r w:rsidR="00DA0B91">
        <w:t xml:space="preserve">. </w:t>
      </w:r>
      <w:r w:rsidR="00DA0B91">
        <w:fldChar w:fldCharType="begin"/>
      </w:r>
      <w:r w:rsidR="00DA0B91">
        <w:instrText xml:space="preserve"> ADDIN ZOTERO_ITEM CSL_CITATION {"citationID":"0047otug","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DA0B91">
        <w:rPr>
          <w:noProof/>
        </w:rPr>
        <w:t>[1]</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p>
    <w:p w14:paraId="08A306CF" w14:textId="530FED1D" w:rsidR="00A14E92" w:rsidRPr="00A14E92" w:rsidRDefault="00DA0B91" w:rsidP="00DA0B91">
      <w:pPr>
        <w:rPr>
          <w:i/>
        </w:rPr>
      </w:pPr>
      <w:r>
        <w:t xml:space="preserve"> </w:t>
      </w:r>
    </w:p>
    <w:p w14:paraId="729AABE8" w14:textId="6E909305" w:rsidR="008B1C51" w:rsidRDefault="008B1C51" w:rsidP="008B1C51">
      <w:pPr>
        <w:pStyle w:val="Kop2"/>
        <w:numPr>
          <w:ilvl w:val="1"/>
          <w:numId w:val="18"/>
        </w:numPr>
      </w:pPr>
      <w:bookmarkStart w:id="3" w:name="_Toc511883146"/>
      <w:r>
        <w:lastRenderedPageBreak/>
        <w:t>State of the art</w:t>
      </w:r>
      <w:bookmarkEnd w:id="3"/>
    </w:p>
    <w:p w14:paraId="11B9FF4E" w14:textId="4AB3A716" w:rsidR="0060362F" w:rsidRDefault="0060362F" w:rsidP="008B1C51">
      <w:r>
        <w:t>The concept of a Socially Adaptive Electronic Partner (SAEP) has been previously introduced by van Riemsdijk</w:t>
      </w:r>
      <w:r w:rsidR="00592A33">
        <w:t>.</w:t>
      </w:r>
      <w:r>
        <w:t xml:space="preserve"> </w:t>
      </w:r>
      <w:r w:rsidR="006D0507">
        <w:fldChar w:fldCharType="begin"/>
      </w:r>
      <w:r w:rsidR="006D0507">
        <w:instrText xml:space="preserve"> ADDIN ZOTERO_ITEM CSL_CITATION {"citationID":"xbmEaNUI","properties":{"formattedCitation":"[1]","plainCitation":"[1]","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6D0507">
        <w:rPr>
          <w:noProof/>
        </w:rPr>
        <w:t>[1]</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9B77AC">
        <w:instrText xml:space="preserve"> ADDIN ZOTERO_ITEM CSL_CITATION {"citationID":"dUN9z7PV","properties":{"formattedCitation":"[2]\\uc0\\u8211{}[4]","plainCitation":"[2]–[4]","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9B77AC">
        <w:rPr>
          <w:rFonts w:ascii="Cambria Math" w:hAnsi="Cambria Math" w:cs="Cambria Math"/>
        </w:rPr>
        <w:instrText>∗</w:instrText>
      </w:r>
      <w:r w:rsidR="009B77A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6E586D" w:rsidRPr="006E586D">
        <w:rPr>
          <w:rFonts w:ascii="Times New Roman" w:cs="Times New Roman"/>
          <w:color w:val="000000"/>
        </w:rPr>
        <w:t>[2]–[4]</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4" w:name="_Toc511883147"/>
      <w:r>
        <w:t>Existing implementations</w:t>
      </w:r>
      <w:bookmarkEnd w:id="4"/>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100330BD" w:rsidR="003A340B" w:rsidRDefault="003A340B" w:rsidP="00FE5B86">
      <w:pPr>
        <w:pStyle w:val="Citaat"/>
        <w:tabs>
          <w:tab w:val="left" w:pos="1843"/>
          <w:tab w:val="left" w:pos="2694"/>
        </w:tabs>
      </w:pPr>
      <w:r>
        <w:t>Olisto</w:t>
      </w:r>
      <w:r>
        <w:tab/>
      </w:r>
      <w:r>
        <w:fldChar w:fldCharType="begin"/>
      </w:r>
      <w:r w:rsidR="00E5044D">
        <w:instrText xml:space="preserve"> ADDIN ZOTERO_ITEM CSL_CITATION {"citationID":"xgJ2DL9O","properties":{"formattedCitation":"[5]","plainCitation":"[5]","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E5044D">
        <w:rPr>
          <w:noProof/>
        </w:rPr>
        <w:t>[5]</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9693418" w:rsidR="00FE5B86" w:rsidRDefault="00FE5B86" w:rsidP="00FE5B86">
      <w:pPr>
        <w:pStyle w:val="Citaat"/>
        <w:tabs>
          <w:tab w:val="left" w:pos="1843"/>
          <w:tab w:val="left" w:pos="2694"/>
        </w:tabs>
      </w:pPr>
      <w:r>
        <w:t>Maps/Waze</w:t>
      </w:r>
      <w:r>
        <w:tab/>
      </w:r>
      <w:r>
        <w:fldChar w:fldCharType="begin"/>
      </w:r>
      <w:r w:rsidR="00E5044D">
        <w:instrText xml:space="preserve"> ADDIN ZOTERO_ITEM CSL_CITATION {"citationID":"UQU0K7vF","properties":{"formattedCitation":"[6], [7]","plainCitation":"[6], [7]","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fldChar w:fldCharType="separate"/>
      </w:r>
      <w:r w:rsidR="00E5044D">
        <w:rPr>
          <w:noProof/>
        </w:rPr>
        <w:t>[6], [7]</w:t>
      </w:r>
      <w:r>
        <w:fldChar w:fldCharType="end"/>
      </w:r>
      <w:r>
        <w:tab/>
      </w:r>
      <w:r>
        <w:t>C</w:t>
      </w:r>
      <w:r w:rsidR="00E5044D">
        <w:t>ombines real-time traffic information and address in calendar events to provide timely departure reminders.</w:t>
      </w:r>
    </w:p>
    <w:p w14:paraId="13DEC333" w14:textId="668E7B03" w:rsidR="00E5044D" w:rsidRDefault="00E5044D" w:rsidP="00E5044D">
      <w:pPr>
        <w:pStyle w:val="Citaat"/>
        <w:tabs>
          <w:tab w:val="left" w:pos="1843"/>
          <w:tab w:val="left" w:pos="2694"/>
        </w:tabs>
        <w:ind w:left="540"/>
      </w:pPr>
      <w:r>
        <w:t>Timeful</w:t>
      </w:r>
      <w:r>
        <w:tab/>
      </w:r>
      <w:r>
        <w:fldChar w:fldCharType="begin"/>
      </w:r>
      <w:r>
        <w:instrText xml:space="preserve"> ADDIN ZOTERO_ITEM CSL_CITATION {"citationID":"6bZ3JNy0","properties":{"formattedCitation":"[8]","plainCitation":"[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8]</w:t>
      </w:r>
      <w:r>
        <w:fldChar w:fldCharType="end"/>
      </w:r>
      <w:r>
        <w:tab/>
        <w:t xml:space="preserve">Combines user activity, calendar and to-do items to estimate duration of to-do items, plan them in and generate reminders at off-peak times. </w:t>
      </w:r>
    </w:p>
    <w:p w14:paraId="0A7DFB5E" w14:textId="745DE7C3"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 xml:space="preserve">Exceptions to this usually create a predictive model and verify this with the user in order to strengthen the model. </w:t>
      </w:r>
      <w:r w:rsidR="00E5044D">
        <w:fldChar w:fldCharType="begin"/>
      </w:r>
      <w:r w:rsidR="00E5044D">
        <w:instrText xml:space="preserve"> ADDIN ZOTERO_ITEM CSL_CITATION {"citationID":"M3iIb9RJ","properties":{"formattedCitation":"[8], [9]","plainCitation":"[8], [9]","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halie"}],"issued":{"date-parts":[["2014",11,19]]},"accessed":{"date-parts":[["2018",4,19]]}}}],"schema":"https://github.com/citation-style-language/schema/raw/master/csl-citation.json"} </w:instrText>
      </w:r>
      <w:r w:rsidR="00E5044D">
        <w:fldChar w:fldCharType="separate"/>
      </w:r>
      <w:r w:rsidR="00E5044D">
        <w:rPr>
          <w:noProof/>
        </w:rPr>
        <w:t>[8], [9]</w:t>
      </w:r>
      <w:r w:rsidR="00E5044D">
        <w:fldChar w:fldCharType="end"/>
      </w:r>
    </w:p>
    <w:p w14:paraId="63B2DF02" w14:textId="04CCBC13" w:rsidR="003A340B" w:rsidRDefault="004E4E09" w:rsidP="003A340B">
      <w:pPr>
        <w:pStyle w:val="Kop3"/>
        <w:numPr>
          <w:ilvl w:val="2"/>
          <w:numId w:val="18"/>
        </w:numPr>
      </w:pPr>
      <w:r>
        <w:t>Prior research</w:t>
      </w:r>
    </w:p>
    <w:p w14:paraId="4808630D" w14:textId="77777777" w:rsidR="004E4E09" w:rsidRPr="004E4E09" w:rsidRDefault="004E4E09" w:rsidP="004E4E09">
      <w:bookmarkStart w:id="5" w:name="_GoBack"/>
      <w:bookmarkEnd w:id="5"/>
    </w:p>
    <w:p w14:paraId="1485010E" w14:textId="77777777" w:rsidR="004E4E09" w:rsidRDefault="004E4E09" w:rsidP="004E4E09">
      <w:pPr>
        <w:pStyle w:val="Kop3"/>
        <w:numPr>
          <w:ilvl w:val="2"/>
          <w:numId w:val="18"/>
        </w:numPr>
      </w:pPr>
      <w:r>
        <w:t>blah</w:t>
      </w:r>
    </w:p>
    <w:p w14:paraId="23EAE1D6" w14:textId="77777777" w:rsidR="004E4E09" w:rsidRPr="004E4E09" w:rsidRDefault="004E4E09" w:rsidP="004E4E09"/>
    <w:p w14:paraId="453BCAAD" w14:textId="77777777" w:rsidR="003A340B" w:rsidRPr="003A340B" w:rsidRDefault="003A340B" w:rsidP="003A340B">
      <w:pPr>
        <w:pStyle w:val="Lijstalinea"/>
      </w:pPr>
    </w:p>
    <w:p w14:paraId="04730440" w14:textId="77777777" w:rsidR="008A219F" w:rsidRDefault="008A219F" w:rsidP="008A219F">
      <w:r>
        <w:t xml:space="preserve">Bla bla about current </w:t>
      </w:r>
    </w:p>
    <w:p w14:paraId="1C6ACC83" w14:textId="77777777" w:rsidR="008A219F" w:rsidRPr="008B1C51" w:rsidRDefault="008A219F" w:rsidP="008B1C51"/>
    <w:p w14:paraId="539719EA" w14:textId="3EEAEC43" w:rsidR="008B1C51" w:rsidRDefault="008B1C51" w:rsidP="008B1C51">
      <w:pPr>
        <w:pStyle w:val="Kop2"/>
        <w:numPr>
          <w:ilvl w:val="1"/>
          <w:numId w:val="18"/>
        </w:numPr>
      </w:pPr>
      <w:bookmarkStart w:id="6" w:name="_Toc511883149"/>
      <w:r>
        <w:lastRenderedPageBreak/>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43F81E0A" w:rsidR="000276AC" w:rsidRPr="000276AC" w:rsidRDefault="000276AC" w:rsidP="000276AC">
      <w:r>
        <w:t>To support answering this question, several sub-questions are defined:</w:t>
      </w:r>
    </w:p>
    <w:p w14:paraId="1FA5AE56" w14:textId="7846EC66"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and modelling “</w:t>
      </w:r>
      <w:r w:rsidRPr="003E18D0">
        <w:rPr>
          <w:lang w:bidi="ar-SA"/>
        </w:rPr>
        <w:t>appropriate</w:t>
      </w:r>
      <w:r w:rsidR="000276AC">
        <w:rPr>
          <w:lang w:bidi="ar-SA"/>
        </w:rPr>
        <w:t xml:space="preserve"> time”?</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48AB66FC" w14:textId="77777777" w:rsidR="008B1C51" w:rsidRPr="008B1C51" w:rsidRDefault="008B1C51" w:rsidP="008B1C51"/>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7" w:name="_Toc511883150"/>
      <w:r>
        <w:rPr>
          <w:sz w:val="144"/>
        </w:rPr>
        <w:lastRenderedPageBreak/>
        <w:t>2</w:t>
      </w:r>
      <w:r>
        <w:br/>
        <w:t>Planning</w:t>
      </w:r>
      <w:bookmarkEnd w:id="7"/>
    </w:p>
    <w:p w14:paraId="31A71D79" w14:textId="15038D87" w:rsidR="008B1C51" w:rsidRDefault="00C0064F" w:rsidP="008B1C51">
      <w:pPr>
        <w:pStyle w:val="Kop2"/>
        <w:numPr>
          <w:ilvl w:val="1"/>
          <w:numId w:val="19"/>
        </w:numPr>
      </w:pPr>
      <w:bookmarkStart w:id="8" w:name="_Toc511883151"/>
      <w:r>
        <w:t>Staging</w:t>
      </w:r>
      <w:bookmarkEnd w:id="8"/>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9" w:name="_Toc511883152"/>
      <w:r>
        <w:t>Deliverables</w:t>
      </w:r>
      <w:bookmarkEnd w:id="9"/>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10" w:name="_Toc511883153"/>
      <w:r>
        <w:t>Risk analysis</w:t>
      </w:r>
      <w:bookmarkEnd w:id="10"/>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1" w:name="_Toc511883154"/>
      <w:r>
        <w:t>Time planning</w:t>
      </w:r>
      <w:bookmarkEnd w:id="11"/>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2" w:name="_Toc511883155"/>
      <w:r>
        <w:rPr>
          <w:sz w:val="144"/>
        </w:rPr>
        <w:lastRenderedPageBreak/>
        <w:t>3</w:t>
      </w:r>
      <w:r>
        <w:br/>
        <w:t>Personalia</w:t>
      </w:r>
      <w:bookmarkEnd w:id="12"/>
    </w:p>
    <w:p w14:paraId="05D1BBC4" w14:textId="4F41BF6A" w:rsidR="00C0064F" w:rsidRDefault="00C0064F" w:rsidP="00C0064F">
      <w:pPr>
        <w:pStyle w:val="Kop2"/>
        <w:numPr>
          <w:ilvl w:val="1"/>
          <w:numId w:val="19"/>
        </w:numPr>
      </w:pPr>
      <w:bookmarkStart w:id="13" w:name="_Toc511883156"/>
      <w:r>
        <w:t>Contact details</w:t>
      </w:r>
      <w:bookmarkEnd w:id="13"/>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FE5B86" w:rsidRDefault="005B579B" w:rsidP="005B579B">
      <w:pPr>
        <w:jc w:val="left"/>
        <w:rPr>
          <w:b/>
        </w:rPr>
      </w:pPr>
      <w:r w:rsidRPr="00FE5B86">
        <w:rPr>
          <w:b/>
        </w:rPr>
        <w:t>Name:</w:t>
      </w:r>
      <w:r w:rsidRPr="00FE5B86">
        <w:rPr>
          <w:b/>
        </w:rPr>
        <w:tab/>
      </w:r>
      <w:r w:rsidRPr="00FE5B86">
        <w:rPr>
          <w:b/>
        </w:rPr>
        <w:tab/>
      </w:r>
      <w:r w:rsidRPr="00FE5B86">
        <w:t>Dr. M. Birna van Riemsdijk</w:t>
      </w:r>
      <w:r w:rsidRPr="00FE5B86">
        <w:br/>
      </w:r>
      <w:r w:rsidRPr="00FE5B86">
        <w:rPr>
          <w:b/>
        </w:rPr>
        <w:t>Email:</w:t>
      </w:r>
      <w:r w:rsidRPr="00FE5B86">
        <w:rPr>
          <w:b/>
        </w:rPr>
        <w:tab/>
      </w:r>
      <w:r w:rsidRPr="00FE5B86">
        <w:rPr>
          <w:b/>
        </w:rPr>
        <w:tab/>
      </w:r>
      <w:r w:rsidRPr="00FE5B86">
        <w:t>m.</w:t>
      </w:r>
      <w:r w:rsidR="001132E0" w:rsidRPr="00FE5B86">
        <w:t>b.vanriemsdijk@tudelft.nl</w:t>
      </w:r>
      <w:r w:rsidRPr="00FE5B86">
        <w:br/>
      </w:r>
      <w:r w:rsidRPr="00FE5B86">
        <w:rPr>
          <w:b/>
        </w:rPr>
        <w:t>Phone:</w:t>
      </w:r>
      <w:r w:rsidRPr="00FE5B86">
        <w:rPr>
          <w:b/>
        </w:rPr>
        <w:tab/>
      </w:r>
      <w:r w:rsidRPr="00FE5B86">
        <w:t>+31-(0)</w:t>
      </w:r>
      <w:r w:rsidR="001132E0" w:rsidRPr="00FE5B86">
        <w:t>15-2786331</w:t>
      </w:r>
      <w:r w:rsidRPr="00FE5B86">
        <w:br/>
      </w:r>
      <w:r w:rsidR="001132E0" w:rsidRPr="00FE5B86">
        <w:rPr>
          <w:b/>
        </w:rPr>
        <w:t>Office</w:t>
      </w:r>
      <w:r w:rsidRPr="00FE5B86">
        <w:rPr>
          <w:b/>
        </w:rPr>
        <w:t>:</w:t>
      </w:r>
      <w:r w:rsidRPr="00FE5B86">
        <w:rPr>
          <w:b/>
        </w:rPr>
        <w:tab/>
      </w:r>
      <w:r w:rsidR="001132E0" w:rsidRPr="00FE5B86">
        <w:rPr>
          <w:b/>
        </w:rPr>
        <w:tab/>
      </w:r>
      <w:r w:rsidR="001132E0" w:rsidRPr="00FE5B86">
        <w:t>Room W6.680</w:t>
      </w:r>
      <w:r w:rsidR="001132E0" w:rsidRPr="00FE5B86">
        <w:br/>
      </w:r>
      <w:r w:rsidR="001132E0" w:rsidRPr="00FE5B86">
        <w:tab/>
      </w:r>
      <w:r w:rsidR="001132E0" w:rsidRPr="00FE5B86">
        <w:tab/>
        <w:t>Van Mourik Broekmanweg 6</w:t>
      </w:r>
      <w:r w:rsidR="001132E0" w:rsidRPr="00FE5B86">
        <w:br/>
      </w:r>
      <w:r w:rsidR="001132E0" w:rsidRPr="00FE5B86">
        <w:tab/>
      </w:r>
      <w:r w:rsidR="001132E0" w:rsidRPr="00FE5B86">
        <w:tab/>
        <w:t>2628 XE Delft</w:t>
      </w:r>
    </w:p>
    <w:p w14:paraId="44868BFF" w14:textId="77777777" w:rsidR="005B579B" w:rsidRPr="00FE5B86" w:rsidRDefault="005B579B" w:rsidP="00C0064F">
      <w:pPr>
        <w:pStyle w:val="Kop2"/>
        <w:numPr>
          <w:ilvl w:val="1"/>
          <w:numId w:val="19"/>
        </w:numPr>
        <w:sectPr w:rsidR="005B579B" w:rsidRPr="00FE5B86"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4" w:name="_Toc511883157"/>
      <w:r>
        <w:t>Supervision</w:t>
      </w:r>
      <w:bookmarkEnd w:id="14"/>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5" w:name="_Toc511883158"/>
      <w:r>
        <w:t>Time planning</w:t>
      </w:r>
      <w:bookmarkEnd w:id="15"/>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6" w:name="_Toc511883159"/>
      <w:r>
        <w:rPr>
          <w:sz w:val="144"/>
        </w:rPr>
        <w:lastRenderedPageBreak/>
        <w:t>4</w:t>
      </w:r>
      <w:r>
        <w:br/>
      </w:r>
      <w:r>
        <w:t>References</w:t>
      </w:r>
      <w:bookmarkEnd w:id="16"/>
    </w:p>
    <w:p w14:paraId="6F09066D" w14:textId="77777777" w:rsidR="00E5044D" w:rsidRPr="00E5044D" w:rsidRDefault="006D0507" w:rsidP="00E5044D">
      <w:pPr>
        <w:pStyle w:val="Bibliography"/>
        <w:rPr>
          <w:rFonts w:ascii="Times New Roman" w:cs="Times New Roman"/>
          <w:color w:val="000000"/>
        </w:rPr>
      </w:pPr>
      <w:r>
        <w:fldChar w:fldCharType="begin"/>
      </w:r>
      <w:r w:rsidR="00E5044D">
        <w:instrText xml:space="preserve"> ADDIN ZOTERO_BIBL {"uncited":[],"omitted":[],"custom":[]} CSL_BIBLIOGRAPHY </w:instrText>
      </w:r>
      <w:r>
        <w:fldChar w:fldCharType="separate"/>
      </w:r>
      <w:r w:rsidR="00E5044D" w:rsidRPr="00E5044D">
        <w:rPr>
          <w:rFonts w:ascii="Times New Roman" w:cs="Times New Roman"/>
          <w:color w:val="000000"/>
        </w:rPr>
        <w:t>[1]</w:t>
      </w:r>
      <w:r w:rsidR="00E5044D" w:rsidRPr="00E5044D">
        <w:rPr>
          <w:rFonts w:ascii="Times New Roman" w:cs="Times New Roman"/>
          <w:color w:val="000000"/>
        </w:rPr>
        <w:tab/>
        <w:t xml:space="preserve">M. B. van Riemsdijk, C. M. Jonker, and V. Lesser, “Creating Socially Adaptive Electronic Partners: Interaction, Reasoning and Ethical Challenges,” in </w:t>
      </w:r>
      <w:r w:rsidR="00E5044D" w:rsidRPr="00E5044D">
        <w:rPr>
          <w:rFonts w:ascii="Times New Roman" w:cs="Times New Roman"/>
          <w:i/>
          <w:iCs/>
          <w:color w:val="000000"/>
        </w:rPr>
        <w:t>Proceedings of the 2015 International Conference on Autonomous Agents and Multiagent Systems</w:t>
      </w:r>
      <w:r w:rsidR="00E5044D" w:rsidRPr="00E5044D">
        <w:rPr>
          <w:rFonts w:ascii="Times New Roman" w:cs="Times New Roman"/>
          <w:color w:val="000000"/>
        </w:rPr>
        <w:t>, Richland, SC, 2015, pp. 1201–1206.</w:t>
      </w:r>
    </w:p>
    <w:p w14:paraId="484886B9"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2]</w:t>
      </w:r>
      <w:r w:rsidRPr="00E5044D">
        <w:rPr>
          <w:rFonts w:ascii="Times New Roman" w:cs="Times New Roman"/>
          <w:color w:val="000000"/>
        </w:rPr>
        <w:tab/>
        <w:t>M. S. Kließ and M. B. van Riemsdijk, “Requirements for a Temporal Logic of Daily Activities for Supportive Technology.”</w:t>
      </w:r>
    </w:p>
    <w:p w14:paraId="21653C41"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3]</w:t>
      </w:r>
      <w:r w:rsidRPr="00E5044D">
        <w:rPr>
          <w:rFonts w:ascii="Times New Roman" w:cs="Times New Roman"/>
          <w:color w:val="000000"/>
        </w:rPr>
        <w:tab/>
        <w:t xml:space="preserve">P. Pasotti, M. B. van Riemsdijk, and C. M. Jonker, “Representing human habits: towards a habit support agent,” in </w:t>
      </w:r>
      <w:r w:rsidRPr="00E5044D">
        <w:rPr>
          <w:rFonts w:ascii="Times New Roman" w:cs="Times New Roman"/>
          <w:i/>
          <w:iCs/>
          <w:color w:val="000000"/>
        </w:rPr>
        <w:t>Proceedings of the 10th International workshop on Normative Multiagent Systems (NorMAS’16)</w:t>
      </w:r>
      <w:r w:rsidRPr="00E5044D">
        <w:rPr>
          <w:rFonts w:ascii="Times New Roman" w:cs="Times New Roman"/>
          <w:color w:val="000000"/>
        </w:rPr>
        <w:t>, 2016.</w:t>
      </w:r>
    </w:p>
    <w:p w14:paraId="43C5434F"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4]</w:t>
      </w:r>
      <w:r w:rsidRPr="00E5044D">
        <w:rPr>
          <w:rFonts w:ascii="Times New Roman" w:cs="Times New Roman"/>
          <w:color w:val="000000"/>
        </w:rPr>
        <w:tab/>
        <w:t>P. Pasotti, C. M. Jonker, and M. B. van Riemsdijk, “Towards a formalisation of Action Identiﬁcation Hierarchies∗.”</w:t>
      </w:r>
    </w:p>
    <w:p w14:paraId="01B4024C"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5]</w:t>
      </w:r>
      <w:r w:rsidRPr="00E5044D">
        <w:rPr>
          <w:rFonts w:ascii="Times New Roman" w:cs="Times New Roman"/>
          <w:color w:val="000000"/>
        </w:rPr>
        <w:tab/>
        <w:t xml:space="preserve">“Olisto makes smart thing smarter, according to your rules.,” </w:t>
      </w:r>
      <w:r w:rsidRPr="00E5044D">
        <w:rPr>
          <w:rFonts w:ascii="Times New Roman" w:cs="Times New Roman"/>
          <w:i/>
          <w:iCs/>
          <w:color w:val="000000"/>
        </w:rPr>
        <w:t>Olisto</w:t>
      </w:r>
      <w:r w:rsidRPr="00E5044D">
        <w:rPr>
          <w:rFonts w:ascii="Times New Roman" w:cs="Times New Roman"/>
          <w:color w:val="000000"/>
        </w:rPr>
        <w:t>. [Online]. Available: https://olisto.com/. [Accessed: 19-Apr-2018].</w:t>
      </w:r>
    </w:p>
    <w:p w14:paraId="71C8D3DB"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6]</w:t>
      </w:r>
      <w:r w:rsidRPr="00E5044D">
        <w:rPr>
          <w:rFonts w:ascii="Times New Roman" w:cs="Times New Roman"/>
          <w:color w:val="000000"/>
        </w:rPr>
        <w:tab/>
        <w:t>“Maps - Navigation &amp; Transit - Apps on Google Play.” [Online]. Available: https://play.google.com/store/apps/details?id=com.google.android.apps.maps&amp;hl=en. [Accessed: 19-Apr-2018].</w:t>
      </w:r>
    </w:p>
    <w:p w14:paraId="407465E2"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7]</w:t>
      </w:r>
      <w:r w:rsidRPr="00E5044D">
        <w:rPr>
          <w:rFonts w:ascii="Times New Roman" w:cs="Times New Roman"/>
          <w:color w:val="000000"/>
        </w:rPr>
        <w:tab/>
        <w:t>“Free Community-based GPS, Maps &amp; Traffic Navigation App | Waze.” [Online]. Available: https://www.waze.com/en. [Accessed: 19-Apr-2018].</w:t>
      </w:r>
    </w:p>
    <w:p w14:paraId="4C755A1B"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8]</w:t>
      </w:r>
      <w:r w:rsidRPr="00E5044D">
        <w:rPr>
          <w:rFonts w:ascii="Times New Roman" w:cs="Times New Roman"/>
          <w:color w:val="000000"/>
        </w:rPr>
        <w:tab/>
        <w:t xml:space="preserve">“Timeful,” </w:t>
      </w:r>
      <w:r w:rsidRPr="00E5044D">
        <w:rPr>
          <w:rFonts w:ascii="Times New Roman" w:cs="Times New Roman"/>
          <w:i/>
          <w:iCs/>
          <w:color w:val="000000"/>
        </w:rPr>
        <w:t>Internet Archive</w:t>
      </w:r>
      <w:r w:rsidRPr="00E5044D">
        <w:rPr>
          <w:rFonts w:ascii="Times New Roman" w:cs="Times New Roman"/>
          <w:color w:val="000000"/>
        </w:rPr>
        <w:t>, 02-Mar-2015. [Online]. Available: https://web.archive.org/web/20150302091124/http://www.timeful.com/. [Accessed: 19-Apr-2018].</w:t>
      </w:r>
    </w:p>
    <w:p w14:paraId="4D0E90D4" w14:textId="77777777" w:rsidR="00E5044D" w:rsidRPr="00E5044D" w:rsidRDefault="00E5044D" w:rsidP="00E5044D">
      <w:pPr>
        <w:pStyle w:val="Bibliography"/>
        <w:rPr>
          <w:rFonts w:ascii="Times New Roman" w:cs="Times New Roman"/>
          <w:color w:val="000000"/>
        </w:rPr>
      </w:pPr>
      <w:r w:rsidRPr="00E5044D">
        <w:rPr>
          <w:rFonts w:ascii="Times New Roman" w:cs="Times New Roman"/>
          <w:color w:val="000000"/>
        </w:rPr>
        <w:t>[9]</w:t>
      </w:r>
      <w:r w:rsidRPr="00E5044D">
        <w:rPr>
          <w:rFonts w:ascii="Times New Roman" w:cs="Times New Roman"/>
          <w:color w:val="000000"/>
        </w:rPr>
        <w:tab/>
        <w:t xml:space="preserve">N. Clarkson, “Spotify to predict the music you want to listen to,” </w:t>
      </w:r>
      <w:r w:rsidRPr="00E5044D">
        <w:rPr>
          <w:rFonts w:ascii="Times New Roman" w:cs="Times New Roman"/>
          <w:i/>
          <w:iCs/>
          <w:color w:val="000000"/>
        </w:rPr>
        <w:t>Virgin</w:t>
      </w:r>
      <w:r w:rsidRPr="00E5044D">
        <w:rPr>
          <w:rFonts w:ascii="Times New Roman" w:cs="Times New Roman"/>
          <w:color w:val="000000"/>
        </w:rPr>
        <w:t>, 19-Nov-2014. [Online]. Available: https://www.virgin.com/music/spotify-to-predict-the-music-you-want-to-listen-to. [Accessed: 19-Apr-2018].</w:t>
      </w:r>
    </w:p>
    <w:p w14:paraId="05CD4DD9" w14:textId="67B67932" w:rsidR="006D0507" w:rsidRPr="00D63996" w:rsidRDefault="006D0507" w:rsidP="006D0507">
      <w:r>
        <w:fldChar w:fldCharType="end"/>
      </w:r>
    </w:p>
    <w:p w14:paraId="21E4E45C" w14:textId="77777777" w:rsidR="00C0064F" w:rsidRPr="008B1C51" w:rsidRDefault="00C0064F" w:rsidP="00C0064F"/>
    <w:p w14:paraId="40BB9DDD" w14:textId="77777777" w:rsidR="008B1C51" w:rsidRPr="008B1C51" w:rsidRDefault="008B1C51" w:rsidP="008B1C51"/>
    <w:p w14:paraId="2EDCBE7D" w14:textId="77777777" w:rsidR="004C3E5E" w:rsidRDefault="004C3E5E" w:rsidP="0002160C">
      <w:pPr>
        <w:pStyle w:val="Lijstopsomteken"/>
        <w:numPr>
          <w:ilvl w:val="0"/>
          <w:numId w:val="0"/>
        </w:numPr>
      </w:pPr>
    </w:p>
    <w:p w14:paraId="777BC607" w14:textId="77777777" w:rsidR="0002160C" w:rsidRPr="008032E0" w:rsidRDefault="0002160C" w:rsidP="0002160C">
      <w:pPr>
        <w:pStyle w:val="Lijstopsomteken"/>
        <w:numPr>
          <w:ilvl w:val="0"/>
          <w:numId w:val="0"/>
        </w:numPr>
      </w:pPr>
    </w:p>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9C4C6" w14:textId="77777777" w:rsidR="0077486B" w:rsidRDefault="0077486B">
      <w:pPr>
        <w:spacing w:after="0" w:line="240" w:lineRule="auto"/>
      </w:pPr>
      <w:r>
        <w:separator/>
      </w:r>
    </w:p>
    <w:p w14:paraId="17CEBB1F" w14:textId="77777777" w:rsidR="0077486B" w:rsidRDefault="0077486B"/>
    <w:p w14:paraId="70ED49E8" w14:textId="77777777" w:rsidR="0077486B" w:rsidRDefault="0077486B"/>
  </w:endnote>
  <w:endnote w:type="continuationSeparator" w:id="0">
    <w:p w14:paraId="6315682C" w14:textId="77777777" w:rsidR="0077486B" w:rsidRDefault="0077486B">
      <w:pPr>
        <w:spacing w:after="0" w:line="240" w:lineRule="auto"/>
      </w:pPr>
      <w:r>
        <w:continuationSeparator/>
      </w:r>
    </w:p>
    <w:p w14:paraId="474A400B" w14:textId="77777777" w:rsidR="0077486B" w:rsidRDefault="0077486B"/>
    <w:p w14:paraId="0687BA98" w14:textId="77777777" w:rsidR="0077486B" w:rsidRDefault="007748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6B24F357">
              <wp:simplePos x="0" y="0"/>
              <wp:positionH relativeFrom="column">
                <wp:posOffset>5539196</wp:posOffset>
              </wp:positionH>
              <wp:positionV relativeFrom="paragraph">
                <wp:posOffset>-172720</wp:posOffset>
              </wp:positionV>
              <wp:extent cx="740228" cy="821931"/>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61BE8" w14:textId="77777777" w:rsidR="0077486B" w:rsidRDefault="0077486B">
      <w:pPr>
        <w:spacing w:after="0" w:line="240" w:lineRule="auto"/>
      </w:pPr>
      <w:r>
        <w:separator/>
      </w:r>
    </w:p>
    <w:p w14:paraId="20997E35" w14:textId="77777777" w:rsidR="0077486B" w:rsidRDefault="0077486B"/>
    <w:p w14:paraId="3B8B7286" w14:textId="77777777" w:rsidR="0077486B" w:rsidRDefault="0077486B"/>
  </w:footnote>
  <w:footnote w:type="continuationSeparator" w:id="0">
    <w:p w14:paraId="19376D54" w14:textId="77777777" w:rsidR="0077486B" w:rsidRDefault="0077486B">
      <w:pPr>
        <w:spacing w:after="0" w:line="240" w:lineRule="auto"/>
      </w:pPr>
      <w:r>
        <w:continuationSeparator/>
      </w:r>
    </w:p>
    <w:p w14:paraId="7E69FE69" w14:textId="77777777" w:rsidR="0077486B" w:rsidRDefault="0077486B"/>
    <w:p w14:paraId="43520C9D" w14:textId="77777777" w:rsidR="0077486B" w:rsidRDefault="0077486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2"/>
  </w:num>
  <w:num w:numId="20">
    <w:abstractNumId w:val="13"/>
  </w:num>
  <w:num w:numId="21">
    <w:abstractNumId w:val="18"/>
  </w:num>
  <w:num w:numId="22">
    <w:abstractNumId w:val="1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8532F"/>
    <w:rsid w:val="001E492B"/>
    <w:rsid w:val="0023772C"/>
    <w:rsid w:val="00265EAB"/>
    <w:rsid w:val="00367147"/>
    <w:rsid w:val="00381AAA"/>
    <w:rsid w:val="003A340B"/>
    <w:rsid w:val="003E18D0"/>
    <w:rsid w:val="00453C76"/>
    <w:rsid w:val="0046548C"/>
    <w:rsid w:val="004C3E5E"/>
    <w:rsid w:val="004C66B4"/>
    <w:rsid w:val="004E3E71"/>
    <w:rsid w:val="004E4E09"/>
    <w:rsid w:val="00516093"/>
    <w:rsid w:val="0052331F"/>
    <w:rsid w:val="00592A33"/>
    <w:rsid w:val="005B579B"/>
    <w:rsid w:val="005E5B46"/>
    <w:rsid w:val="0060362F"/>
    <w:rsid w:val="00640536"/>
    <w:rsid w:val="00691EA4"/>
    <w:rsid w:val="006D0507"/>
    <w:rsid w:val="006E586D"/>
    <w:rsid w:val="00705FAB"/>
    <w:rsid w:val="007358D0"/>
    <w:rsid w:val="00757B87"/>
    <w:rsid w:val="0077486B"/>
    <w:rsid w:val="00781358"/>
    <w:rsid w:val="007D2486"/>
    <w:rsid w:val="007D2BC7"/>
    <w:rsid w:val="007F451A"/>
    <w:rsid w:val="008032E0"/>
    <w:rsid w:val="008729A0"/>
    <w:rsid w:val="008A219F"/>
    <w:rsid w:val="008A6BC5"/>
    <w:rsid w:val="008B1C51"/>
    <w:rsid w:val="008D394D"/>
    <w:rsid w:val="00974E15"/>
    <w:rsid w:val="009B77AC"/>
    <w:rsid w:val="00A14E92"/>
    <w:rsid w:val="00A20348"/>
    <w:rsid w:val="00A64F4D"/>
    <w:rsid w:val="00A74898"/>
    <w:rsid w:val="00AA761B"/>
    <w:rsid w:val="00AB0E92"/>
    <w:rsid w:val="00B046D1"/>
    <w:rsid w:val="00B218CF"/>
    <w:rsid w:val="00B52892"/>
    <w:rsid w:val="00B5529C"/>
    <w:rsid w:val="00C0064F"/>
    <w:rsid w:val="00C962ED"/>
    <w:rsid w:val="00CE0D2C"/>
    <w:rsid w:val="00D137C2"/>
    <w:rsid w:val="00D63996"/>
    <w:rsid w:val="00DA0B91"/>
    <w:rsid w:val="00DE7EE3"/>
    <w:rsid w:val="00E44CDF"/>
    <w:rsid w:val="00E5044D"/>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4E66623-2395-8144-A7C5-1E3EAB72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214</TotalTime>
  <Pages>9</Pages>
  <Words>3573</Words>
  <Characters>19655</Characters>
  <Application>Microsoft Office Word</Application>
  <DocSecurity>0</DocSecurity>
  <Lines>163</Lines>
  <Paragraphs>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5</cp:revision>
  <dcterms:created xsi:type="dcterms:W3CDTF">2018-04-17T14:50:00Z</dcterms:created>
  <dcterms:modified xsi:type="dcterms:W3CDTF">2018-04-1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ZbgJA28G"/&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